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77777777"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r>
        <w:rPr>
          <w:vertAlign w:val="subscript"/>
        </w:rPr>
        <w:t>.</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77777777"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K)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77777777" w:rsidR="007F2702" w:rsidRPr="00887A22" w:rsidRDefault="007F2702" w:rsidP="007F2702">
      <w:pPr>
        <w:pStyle w:val="Heading2"/>
      </w:pPr>
      <w:bookmarkStart w:id="137" w:name="_Toc164865789"/>
      <w:r>
        <w:t>Data Preprocessing and Modeling</w:t>
      </w:r>
      <w:bookmarkEnd w:id="137"/>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Default="007F2702" w:rsidP="007F2702">
      <w:pPr>
        <w:pStyle w:val="Heading3"/>
      </w:pPr>
      <w:r w:rsidRPr="005221C5">
        <w:lastRenderedPageBreak/>
        <w:t>Data Exploration</w:t>
      </w:r>
    </w:p>
    <w:p w14:paraId="36B81533" w14:textId="0D18B36F" w:rsidR="008D3238" w:rsidRDefault="008D3238" w:rsidP="008D3238">
      <w:pPr>
        <w:ind w:firstLine="720"/>
      </w:pPr>
      <w:r w:rsidRPr="008D3238">
        <w:t xml:space="preserve">Initial exploration of the </w:t>
      </w:r>
      <w:r>
        <w:t>PPP</w:t>
      </w:r>
      <w:r w:rsidRPr="008D3238">
        <w:t xml:space="preserve"> dataset was conducted to identify key differences between fraudulent and non-fraudulent loans, characterize distributional properties, and inform the modeling pipeline. The exploratory analysis focused on loan characteristics, forgiveness behavior, and employment reporting, with attention to variables most likely to be informative for fraud detection.</w:t>
      </w:r>
    </w:p>
    <w:p w14:paraId="6061BD20" w14:textId="4E6DA7DA" w:rsidR="008D3238" w:rsidRDefault="008D3238" w:rsidP="008D3238">
      <w:r>
        <w:rPr>
          <w:b/>
          <w:bCs/>
        </w:rPr>
        <w:t xml:space="preserve">Summary Statistics: </w:t>
      </w:r>
      <w:r w:rsidRPr="008D3238">
        <w:t>A comparative summary of loan amount, jobs reported, and forgiveness ratio is provided in Table 1. Non-fraudulent loans had a mean approved amount of $530,486 (SD = 737,515), while fraudulent loans averaged substantially more at $958,492 (SD = 1,458,612). Interestingly, the median loan size for both groups was identical at $150,000, indicating a highly skewed distribution, particularly among fraud cases. Fraudulent loans reported slightly more jobs on average (M = 61.79, SD = 86.97) compared to non-fraudulent loans (M = 51.88, SD = 67.55), but with a similarly wide range. Most notably, the average forgiveness ratio</w:t>
      </w:r>
      <w:r>
        <w:t xml:space="preserve">, </w:t>
      </w:r>
      <w:r w:rsidRPr="008D3238">
        <w:t>a key variable derived as forgiveness amount divided by loan amount</w:t>
      </w:r>
      <w:r>
        <w:t xml:space="preserve">, </w:t>
      </w:r>
      <w:r w:rsidRPr="008D3238">
        <w:t>was 0.97 for non-fraudulent loans, and only 0.32 for fraudulent loans, suggesting a substantial divergence in post-loan compliance or eligibility (see Figure 1).</w:t>
      </w:r>
      <w:r>
        <w:t xml:space="preserve"> </w:t>
      </w:r>
      <w:r w:rsidRPr="008D3238">
        <w:rPr>
          <w:i/>
          <w:iCs/>
        </w:rPr>
        <w:t>Figure 1. Summary Statistics for Key Variables by Fraud Labe</w:t>
      </w:r>
    </w:p>
    <w:p w14:paraId="5A3202E7" w14:textId="46E177D2" w:rsidR="008D3238" w:rsidRDefault="008D3238" w:rsidP="008D3238">
      <w:pPr>
        <w:rPr>
          <w:i/>
          <w:iCs/>
        </w:rPr>
      </w:pPr>
      <w:r>
        <w:rPr>
          <w:b/>
          <w:bCs/>
        </w:rPr>
        <w:t xml:space="preserve">Forgiveness Behavior: </w:t>
      </w:r>
      <w:r w:rsidRPr="008D3238">
        <w:t>Given the prominence of forgiveness discrepancies, loans were binned into categorical ranges based on their forgiveness ratio: “0 (None),” “Partial,” “High,” “Full,” and “Over 100%.” As shown in Figure 2, over 200 fraudulent loans received no forgiveness, while fewer than 100 reached full forgiveness. In contrast, nearly the entire non-fraudulent group clustered around the “Full” category. This bifurcation not only validates forgiveness as a central fraud indicator but also offers a categorical framing for supervised modeling.</w:t>
      </w:r>
      <w:r w:rsidRPr="008D3238">
        <w:rPr>
          <w:b/>
          <w:bCs/>
        </w:rPr>
        <w:t xml:space="preserve"> </w:t>
      </w:r>
      <w:r w:rsidRPr="008D3238">
        <w:rPr>
          <w:i/>
          <w:iCs/>
        </w:rPr>
        <w:t>Figure 2. Forgiveness Ratio Categories by Loan Type</w:t>
      </w:r>
    </w:p>
    <w:p w14:paraId="053D234B" w14:textId="77777777" w:rsidR="009272F8" w:rsidRPr="009272F8" w:rsidRDefault="009272F8" w:rsidP="009272F8">
      <w:r>
        <w:rPr>
          <w:b/>
          <w:bCs/>
        </w:rPr>
        <w:lastRenderedPageBreak/>
        <w:t xml:space="preserve">Employment Reporting: </w:t>
      </w:r>
      <w:r w:rsidRPr="009272F8">
        <w:t>Employment claims, as captured by the number of jobs reported, were also examined. A boxplot comparison between fraud and non-fraud cases (see Figure 3) revealed that while central tendencies were similar, fraudulent loans showed a wider interquartile range and a larger number of high-end outliers. This pattern suggests possible inflation of job counts to justify larger loan amounts. While the median number of jobs was slightly lower for fraudulent loans (26 vs. 30), the upper fence exceeded 490 reported jobs in some fraud cases, pointing toward manipulation or data fabrication.</w:t>
      </w:r>
    </w:p>
    <w:p w14:paraId="157FA327" w14:textId="77777777" w:rsidR="009272F8" w:rsidRDefault="009272F8" w:rsidP="009272F8">
      <w:r w:rsidRPr="009272F8">
        <w:rPr>
          <w:i/>
          <w:iCs/>
        </w:rPr>
        <w:t>Figure 3. Boxplot of Jobs Reported by Fraud Label</w:t>
      </w:r>
    </w:p>
    <w:p w14:paraId="01C23B70" w14:textId="2D642A30" w:rsidR="009272F8" w:rsidRPr="009272F8" w:rsidRDefault="009272F8" w:rsidP="009272F8">
      <w:r>
        <w:rPr>
          <w:b/>
          <w:bCs/>
        </w:rPr>
        <w:t xml:space="preserve">Loan Amount Normalization: </w:t>
      </w:r>
      <w:r w:rsidRPr="009272F8">
        <w:t>To better understand proportionality, a new variable was constructed by dividing the approved loan amount by the number of reported jobs. The resulting “loan per job” metric was plotted on a log scale (see Figure 4). For non-fraud loans, the distribution centered sharply around $10,000 per job</w:t>
      </w:r>
      <w:r>
        <w:t xml:space="preserve">, </w:t>
      </w:r>
      <w:r w:rsidRPr="009272F8">
        <w:t>a range consistent with PPP expectations. By contrast, fraudulent loans displayed broader dispersion, with some loans approaching $100,000 per job, reinforcing the earlier observation of exaggerated employment claims.</w:t>
      </w:r>
    </w:p>
    <w:p w14:paraId="136EDEE1" w14:textId="77777777" w:rsidR="009272F8" w:rsidRDefault="009272F8" w:rsidP="009272F8">
      <w:r w:rsidRPr="009272F8">
        <w:rPr>
          <w:i/>
          <w:iCs/>
        </w:rPr>
        <w:t>Figure 4. Histogram of Loan Amount per Reported Job (Log Scale)</w:t>
      </w:r>
    </w:p>
    <w:p w14:paraId="3AD61859" w14:textId="77777777" w:rsidR="009272F8" w:rsidRPr="009272F8" w:rsidRDefault="009272F8" w:rsidP="009272F8">
      <w:r>
        <w:rPr>
          <w:b/>
          <w:bCs/>
        </w:rPr>
        <w:t xml:space="preserve">Loan Size Distribution and Normality: </w:t>
      </w:r>
      <w:r w:rsidRPr="009272F8">
        <w:t>Loan amounts were next examined for distributional properties using a log-scaled histogram and a Q-Q plot (see Figure 5). Non-fraud loans exhibited a smooth, right-skewed distribution with a clear modal range around standard SBA lending thresholds. Fraudulent loans showed a flatter and more dispersed pattern, with conspicuous clusters in the upper ranges. The Q-Q plot further confirmed deviation from normality, with fraud-related values diverging significantly from the theoretical quantiles, especially in the upper tail. These results underscore the heterogeneity and extremity of fraudulent loan behaviors.</w:t>
      </w:r>
    </w:p>
    <w:p w14:paraId="4270ECE4" w14:textId="77777777" w:rsidR="009272F8" w:rsidRDefault="009272F8" w:rsidP="009272F8">
      <w:r w:rsidRPr="009272F8">
        <w:rPr>
          <w:i/>
          <w:iCs/>
        </w:rPr>
        <w:t>Figure 5. Log-Scale Histogram and Q-Q Plot of Current Approval Amount</w:t>
      </w:r>
    </w:p>
    <w:p w14:paraId="09D710C4" w14:textId="77777777" w:rsidR="009272F8" w:rsidRPr="009272F8" w:rsidRDefault="009272F8" w:rsidP="009272F8">
      <w:r>
        <w:rPr>
          <w:b/>
          <w:bCs/>
        </w:rPr>
        <w:lastRenderedPageBreak/>
        <w:t xml:space="preserve">Correlation Structure: </w:t>
      </w:r>
      <w:r w:rsidRPr="009272F8">
        <w:t>Lastly, a correlation matrix was used to assess multicollinearity among numeric variables (see Figure 6). Expectedly, high correlations (r &gt; .9) were observed between loan amount fields and forgiveness amounts. Payroll and rent expenditures also aligned closely with loan size, reinforcing their functional relationships. Fraud exhibited negligible correlation with any single numeric feature, reaffirming the necessity of multivariate models and nonlinear methods for effective fraud detection.</w:t>
      </w:r>
    </w:p>
    <w:p w14:paraId="1AAAF749" w14:textId="77777777" w:rsidR="009272F8" w:rsidRPr="009272F8" w:rsidRDefault="009272F8" w:rsidP="009272F8">
      <w:pPr>
        <w:rPr>
          <w:i/>
          <w:iCs/>
        </w:rPr>
      </w:pPr>
      <w:r w:rsidRPr="009272F8">
        <w:rPr>
          <w:i/>
          <w:iCs/>
        </w:rPr>
        <w:t>Figure 6. Correlation Heatmap of Numeric Features</w:t>
      </w:r>
    </w:p>
    <w:p w14:paraId="664B83C4" w14:textId="2BDD7B52" w:rsidR="008D3238" w:rsidRPr="009272F8" w:rsidRDefault="008D3238" w:rsidP="008D3238">
      <w:pPr>
        <w:rPr>
          <w:b/>
          <w:bCs/>
        </w:rPr>
      </w:pPr>
    </w:p>
    <w:p w14:paraId="6E4DC3F3" w14:textId="77777777" w:rsidR="007F2702" w:rsidRPr="005221C5" w:rsidRDefault="007F2702" w:rsidP="007F2702">
      <w:pPr>
        <w:pStyle w:val="Heading2"/>
        <w:rPr>
          <w:rFonts w:eastAsia="MS Gothic"/>
        </w:rPr>
      </w:pPr>
      <w:bookmarkStart w:id="138" w:name="_Toc164865790"/>
      <w:r w:rsidRPr="005221C5">
        <w:rPr>
          <w:rFonts w:eastAsia="MS Gothic"/>
        </w:rPr>
        <w:t>Data Mining</w:t>
      </w:r>
      <w:bookmarkEnd w:id="138"/>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6755FD36" w14:textId="77777777" w:rsidR="007F2702" w:rsidRDefault="00000000" w:rsidP="007F2702">
      <w:pPr>
        <w:ind w:left="720"/>
        <w:rPr>
          <w:rFonts w:cs="Times New Roman"/>
          <w:szCs w:val="24"/>
        </w:rPr>
      </w:pPr>
      <w:sdt>
        <w:sdtPr>
          <w:rPr>
            <w:rFonts w:cs="Times New Roman"/>
            <w:szCs w:val="24"/>
          </w:rPr>
          <w:id w:val="-98569559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relevant programming modules in the Appendix.</w:t>
      </w:r>
    </w:p>
    <w:p w14:paraId="68DFE492" w14:textId="77777777" w:rsidR="007F2702" w:rsidRPr="005221C5" w:rsidRDefault="007F2702" w:rsidP="007F2702">
      <w:pPr>
        <w:pStyle w:val="Heading3"/>
      </w:pPr>
      <w:r w:rsidRPr="005221C5">
        <w:t>Model Validation and Hyperparameter Tuning</w:t>
      </w:r>
    </w:p>
    <w:p w14:paraId="70509AB7" w14:textId="77777777" w:rsidR="007F2702" w:rsidRPr="005221C5" w:rsidRDefault="00000000" w:rsidP="007F2702">
      <w:pPr>
        <w:ind w:left="720"/>
        <w:rPr>
          <w:rFonts w:cs="Times New Roman"/>
          <w:szCs w:val="24"/>
        </w:rPr>
      </w:pPr>
      <w:sdt>
        <w:sdtPr>
          <w:rPr>
            <w:rFonts w:cs="Times New Roman"/>
            <w:szCs w:val="24"/>
          </w:rPr>
          <w:id w:val="-97822658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Validate the model to ensure its accuracy and generalizability. Employ methods like cross-validation, ROC curves, precision-recall curves, and confusion matrices. The above are just examples of measures for validation; depending on your research focus, another </w:t>
      </w:r>
      <w:r w:rsidR="007F2702" w:rsidRPr="005221C5">
        <w:rPr>
          <w:rFonts w:cs="Times New Roman"/>
          <w:szCs w:val="24"/>
        </w:rPr>
        <w:lastRenderedPageBreak/>
        <w:t>type of measure may be appropriate. (For LLMs, Blue Score, Rouge Score, Hallucinations Score etc.)</w:t>
      </w:r>
    </w:p>
    <w:p w14:paraId="5F4C4AFA" w14:textId="77777777" w:rsidR="007F2702" w:rsidRPr="005221C5" w:rsidRDefault="00000000" w:rsidP="007F2702">
      <w:pPr>
        <w:ind w:left="720"/>
        <w:rPr>
          <w:rFonts w:cs="Times New Roman"/>
          <w:szCs w:val="24"/>
        </w:rPr>
      </w:pPr>
      <w:sdt>
        <w:sdtPr>
          <w:rPr>
            <w:rFonts w:cs="Times New Roman"/>
            <w:szCs w:val="24"/>
          </w:rPr>
          <w:id w:val="-1973592692"/>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hyperparameter tuning strategies, such as grid or random search, and their impact on model performance.</w:t>
      </w:r>
    </w:p>
    <w:p w14:paraId="0CE53343" w14:textId="77777777" w:rsidR="007F2702" w:rsidRPr="005221C5" w:rsidRDefault="00000000" w:rsidP="007F2702">
      <w:pPr>
        <w:ind w:left="720"/>
        <w:rPr>
          <w:rFonts w:cs="Times New Roman"/>
          <w:szCs w:val="24"/>
        </w:rPr>
      </w:pPr>
      <w:sdt>
        <w:sdtPr>
          <w:rPr>
            <w:rFonts w:cs="Times New Roman"/>
            <w:szCs w:val="24"/>
          </w:rPr>
          <w:id w:val="42700784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 model with alternative models or algorithms, focusing on error metrics and performance measures.</w:t>
      </w:r>
    </w:p>
    <w:p w14:paraId="4FEC4E08" w14:textId="77777777" w:rsidR="007F2702" w:rsidRPr="005221C5" w:rsidRDefault="00000000" w:rsidP="007F2702">
      <w:pPr>
        <w:ind w:left="720"/>
        <w:rPr>
          <w:rFonts w:cs="Times New Roman"/>
          <w:szCs w:val="24"/>
        </w:rPr>
      </w:pPr>
      <w:sdt>
        <w:sdtPr>
          <w:rPr>
            <w:rFonts w:cs="Times New Roman"/>
            <w:szCs w:val="24"/>
          </w:rPr>
          <w:id w:val="60516308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f applicable, use triangulation or other methods to validate the model's results.</w:t>
      </w:r>
    </w:p>
    <w:p w14:paraId="377A67B1" w14:textId="77777777" w:rsidR="007F2702" w:rsidRPr="005221C5" w:rsidRDefault="00000000" w:rsidP="007F2702">
      <w:pPr>
        <w:ind w:left="720"/>
        <w:rPr>
          <w:rFonts w:cs="Times New Roman"/>
          <w:szCs w:val="24"/>
        </w:rPr>
      </w:pPr>
      <w:sdt>
        <w:sdtPr>
          <w:rPr>
            <w:rFonts w:cs="Times New Roman"/>
            <w:szCs w:val="24"/>
          </w:rPr>
          <w:id w:val="-179420548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the programming modules for model validation and hyperparameter tuning in the Appendix.</w:t>
      </w:r>
    </w:p>
    <w:p w14:paraId="6DE8C285" w14:textId="77777777" w:rsidR="007F2702" w:rsidRPr="005221C5" w:rsidRDefault="007F2702" w:rsidP="007F2702">
      <w:pPr>
        <w:pStyle w:val="Heading3"/>
      </w:pPr>
      <w:r w:rsidRPr="005221C5">
        <w:t>Data Modeling</w:t>
      </w:r>
    </w:p>
    <w:p w14:paraId="157B64A0" w14:textId="77777777" w:rsidR="007F2702" w:rsidRPr="007348E7" w:rsidRDefault="00000000" w:rsidP="007F2702">
      <w:pPr>
        <w:ind w:left="720"/>
        <w:rPr>
          <w:rFonts w:cs="Times New Roman"/>
          <w:szCs w:val="24"/>
        </w:rPr>
      </w:pPr>
      <w:sdt>
        <w:sdtPr>
          <w:rPr>
            <w:rFonts w:cs="Times New Roman"/>
            <w:szCs w:val="24"/>
          </w:rPr>
          <w:id w:val="-103781255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In this paragraph, you should discuss the modeling method or methods you </w:t>
      </w:r>
      <w:proofErr w:type="gramStart"/>
      <w:r w:rsidR="007F2702" w:rsidRPr="007348E7">
        <w:rPr>
          <w:rFonts w:cs="Times New Roman"/>
          <w:szCs w:val="24"/>
        </w:rPr>
        <w:t>followed</w:t>
      </w:r>
      <w:proofErr w:type="gramEnd"/>
      <w:r w:rsidR="007F2702" w:rsidRPr="007348E7">
        <w:rPr>
          <w:rFonts w:cs="Times New Roman"/>
          <w:szCs w:val="24"/>
        </w:rPr>
        <w:t xml:space="preserve"> in every detail.</w:t>
      </w:r>
    </w:p>
    <w:p w14:paraId="39D00ECA" w14:textId="77777777" w:rsidR="007F2702" w:rsidRPr="007348E7" w:rsidRDefault="00000000" w:rsidP="007F2702">
      <w:pPr>
        <w:ind w:left="720"/>
        <w:rPr>
          <w:rFonts w:cs="Times New Roman"/>
          <w:szCs w:val="24"/>
        </w:rPr>
      </w:pPr>
      <w:sdt>
        <w:sdtPr>
          <w:rPr>
            <w:rFonts w:cs="Times New Roman"/>
            <w:szCs w:val="24"/>
          </w:rPr>
          <w:id w:val="-157219212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iscuss in detail why the requirements of using the specific model are satisfied by your sample. (you may need to support this with evidence, graphs, or diagnostics)</w:t>
      </w:r>
    </w:p>
    <w:p w14:paraId="7DD42BDA" w14:textId="77777777" w:rsidR="007F2702" w:rsidRPr="007348E7" w:rsidRDefault="00000000" w:rsidP="007F2702">
      <w:pPr>
        <w:ind w:left="720"/>
        <w:rPr>
          <w:rFonts w:cs="Times New Roman"/>
          <w:szCs w:val="24"/>
        </w:rPr>
      </w:pPr>
      <w:sdt>
        <w:sdtPr>
          <w:rPr>
            <w:rFonts w:cs="Times New Roman"/>
            <w:szCs w:val="24"/>
          </w:rPr>
          <w:id w:val="208024042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escribe the input selection process, training, testing, the data you used for testing, and the included or excluded variables.</w:t>
      </w:r>
    </w:p>
    <w:p w14:paraId="4FA34D8B" w14:textId="77777777" w:rsidR="007F2702" w:rsidRPr="007348E7" w:rsidRDefault="00000000" w:rsidP="007F2702">
      <w:pPr>
        <w:ind w:left="720"/>
        <w:rPr>
          <w:rFonts w:cs="Times New Roman"/>
          <w:szCs w:val="24"/>
        </w:rPr>
      </w:pPr>
      <w:sdt>
        <w:sdtPr>
          <w:rPr>
            <w:rFonts w:cs="Times New Roman"/>
            <w:szCs w:val="24"/>
          </w:rPr>
          <w:id w:val="159034583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Explain the different approaches you followed to your resulting model.</w:t>
      </w:r>
    </w:p>
    <w:p w14:paraId="46E2B75F" w14:textId="77777777" w:rsidR="007F2702" w:rsidRPr="007348E7" w:rsidRDefault="00000000" w:rsidP="007F2702">
      <w:pPr>
        <w:ind w:left="720"/>
        <w:rPr>
          <w:rFonts w:cs="Times New Roman"/>
          <w:szCs w:val="24"/>
        </w:rPr>
      </w:pPr>
      <w:sdt>
        <w:sdtPr>
          <w:rPr>
            <w:rFonts w:cs="Times New Roman"/>
            <w:szCs w:val="24"/>
          </w:rPr>
          <w:id w:val="-2045201196"/>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02A1843E" w14:textId="77777777" w:rsidR="007F2702" w:rsidRPr="007348E7" w:rsidRDefault="007F2702" w:rsidP="007F2702">
      <w:pPr>
        <w:ind w:left="720"/>
        <w:rPr>
          <w:rFonts w:cs="Times New Roman"/>
          <w:szCs w:val="24"/>
        </w:rPr>
      </w:pPr>
      <w:r w:rsidRPr="007348E7">
        <w:rPr>
          <w:rFonts w:cs="Times New Roman"/>
          <w:szCs w:val="24"/>
        </w:rPr>
        <w:lastRenderedPageBreak/>
        <w:t xml:space="preserve"> </w:t>
      </w:r>
      <w:sdt>
        <w:sdtPr>
          <w:rPr>
            <w:rFonts w:cs="Times New Roman"/>
            <w:szCs w:val="24"/>
          </w:rPr>
          <w:id w:val="1413897869"/>
          <w14:checkbox>
            <w14:checked w14:val="0"/>
            <w14:checkedState w14:val="2612" w14:font="MS Gothic"/>
            <w14:uncheckedState w14:val="2610" w14:font="MS Gothic"/>
          </w14:checkbox>
        </w:sdtPr>
        <w:sdtContent>
          <w:r w:rsidRPr="007348E7">
            <w:rPr>
              <w:rFonts w:ascii="Segoe UI Symbol" w:hAnsi="Segoe UI Symbol" w:cs="Segoe UI Symbol"/>
              <w:szCs w:val="24"/>
            </w:rPr>
            <w:t>☐</w:t>
          </w:r>
        </w:sdtContent>
      </w:sdt>
      <w:r w:rsidRPr="007348E7">
        <w:rPr>
          <w:rFonts w:cs="Times New Roman"/>
          <w:szCs w:val="24"/>
        </w:rPr>
        <w:t xml:space="preserve"> Present relevant graphs, charts, and tables generated by the algorithm or created for analysis.</w:t>
      </w:r>
    </w:p>
    <w:p w14:paraId="095AF201" w14:textId="77777777" w:rsidR="007F2702" w:rsidRPr="005221C5" w:rsidRDefault="00000000" w:rsidP="007F2702">
      <w:pPr>
        <w:ind w:left="720"/>
        <w:rPr>
          <w:rFonts w:cs="Times New Roman"/>
          <w:szCs w:val="24"/>
        </w:rPr>
      </w:pPr>
      <w:sdt>
        <w:sdtPr>
          <w:rPr>
            <w:rFonts w:cs="Times New Roman"/>
            <w:szCs w:val="24"/>
          </w:rPr>
          <w:id w:val="-181895514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5221C5">
        <w:rPr>
          <w:rFonts w:cs="Times New Roman"/>
          <w:szCs w:val="24"/>
        </w:rPr>
        <w:t xml:space="preserve"> Include programming modules related to data modeling in the Appendix.</w:t>
      </w:r>
    </w:p>
    <w:p w14:paraId="0102BBAE" w14:textId="77777777" w:rsidR="007F2702" w:rsidRDefault="007F2702" w:rsidP="007F2702">
      <w:pPr>
        <w:pStyle w:val="Heading2"/>
      </w:pPr>
      <w:bookmarkStart w:id="139" w:name="_Toc164865791"/>
      <w:commentRangeStart w:id="140"/>
      <w:r>
        <w:t>Results</w:t>
      </w:r>
      <w:commentRangeEnd w:id="140"/>
      <w:r>
        <w:rPr>
          <w:rStyle w:val="CommentReference"/>
        </w:rPr>
        <w:commentReference w:id="140"/>
      </w:r>
      <w:bookmarkEnd w:id="139"/>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1"/>
      <w:r w:rsidR="007F2702" w:rsidRPr="00887A22">
        <w:t>Provide an overview of the demographic information collected. It can be presented in a table. Ensure no potentially identifying information is reported.</w:t>
      </w:r>
      <w:commentRangeEnd w:id="141"/>
      <w:r w:rsidR="007F2702">
        <w:rPr>
          <w:rStyle w:val="CommentReference"/>
          <w:rFonts w:eastAsia="Times New Roman" w:cs="Arial"/>
          <w:szCs w:val="20"/>
        </w:rPr>
        <w:commentReference w:id="141"/>
      </w:r>
    </w:p>
    <w:p w14:paraId="21AEF45F" w14:textId="77777777" w:rsidR="007F2702" w:rsidRPr="00611057" w:rsidRDefault="007F2702" w:rsidP="007F2702">
      <w:pPr>
        <w:pStyle w:val="Heading3"/>
      </w:pPr>
      <w:commentRangeStart w:id="142"/>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2"/>
      <w:r>
        <w:rPr>
          <w:rStyle w:val="CommentReference"/>
          <w:rFonts w:eastAsia="Times New Roman" w:cs="Arial"/>
          <w:szCs w:val="20"/>
        </w:rPr>
        <w:commentReference w:id="142"/>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lastRenderedPageBreak/>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3"/>
      <w:r>
        <w:t xml:space="preserve">Research Question # (Hypothesis when necessary) </w:t>
      </w:r>
      <w:commentRangeEnd w:id="143"/>
      <w:r>
        <w:rPr>
          <w:rStyle w:val="CommentReference"/>
        </w:rPr>
        <w:commentReference w:id="143"/>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4"/>
      <w:commentRangeStart w:id="145"/>
      <w:commentRangeStart w:id="146"/>
      <w:r w:rsidR="007F2702" w:rsidRPr="00887A22">
        <w:t>tables and/or figures to report the results as appropriate</w:t>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commentRangeEnd w:id="146"/>
      <w:r w:rsidR="007F2702">
        <w:rPr>
          <w:rStyle w:val="CommentReference"/>
          <w:rFonts w:eastAsia="Times New Roman" w:cs="Arial"/>
          <w:szCs w:val="20"/>
        </w:rPr>
        <w:commentReference w:id="146"/>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7" w:name="_Toc464831675"/>
      <w:bookmarkStart w:id="148" w:name="_Toc465328407"/>
      <w:bookmarkStart w:id="149" w:name="_Toc164865792"/>
      <w:bookmarkStart w:id="150" w:name="_Toc222132556"/>
      <w:bookmarkStart w:id="151" w:name="_Toc251424090"/>
      <w:commentRangeStart w:id="152"/>
      <w:r>
        <w:t>Evaluation of the Findings</w:t>
      </w:r>
      <w:bookmarkEnd w:id="147"/>
      <w:bookmarkEnd w:id="148"/>
      <w:commentRangeEnd w:id="152"/>
      <w:r>
        <w:rPr>
          <w:rStyle w:val="CommentReference"/>
        </w:rPr>
        <w:commentReference w:id="152"/>
      </w:r>
      <w:bookmarkEnd w:id="149"/>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3" w:name="_Toc164865793"/>
      <w:r>
        <w:t>Limitations</w:t>
      </w:r>
      <w:bookmarkEnd w:id="153"/>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4" w:name="_Toc464831676"/>
      <w:bookmarkStart w:id="155" w:name="_Toc465328408"/>
      <w:bookmarkStart w:id="156" w:name="_Toc164865794"/>
      <w:r w:rsidRPr="00887A22">
        <w:t>Summary</w:t>
      </w:r>
      <w:bookmarkEnd w:id="150"/>
      <w:bookmarkEnd w:id="151"/>
      <w:bookmarkEnd w:id="154"/>
      <w:bookmarkEnd w:id="155"/>
      <w:bookmarkEnd w:id="156"/>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7" w:name="_Toc251424091"/>
      <w:bookmarkStart w:id="158" w:name="_Toc464831677"/>
      <w:bookmarkStart w:id="159" w:name="_Toc465328409"/>
      <w:bookmarkStart w:id="160" w:name="_Toc164865795"/>
      <w:r w:rsidRPr="00887A22">
        <w:lastRenderedPageBreak/>
        <w:t xml:space="preserve">Chapter 5: Implications, </w:t>
      </w:r>
      <w:commentRangeStart w:id="161"/>
      <w:r w:rsidRPr="00887A22">
        <w:t>Recommendations</w:t>
      </w:r>
      <w:commentRangeEnd w:id="161"/>
      <w:r>
        <w:rPr>
          <w:rStyle w:val="CommentReference"/>
          <w:b w:val="0"/>
          <w:bCs w:val="0"/>
          <w:szCs w:val="20"/>
        </w:rPr>
        <w:commentReference w:id="161"/>
      </w:r>
      <w:r w:rsidRPr="00887A22">
        <w:t>, and Conclusions</w:t>
      </w:r>
      <w:bookmarkEnd w:id="157"/>
      <w:bookmarkEnd w:id="158"/>
      <w:bookmarkEnd w:id="159"/>
      <w:bookmarkEnd w:id="160"/>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2" w:name="_Toc464831678"/>
      <w:bookmarkStart w:id="163" w:name="_Toc465328410"/>
    </w:p>
    <w:p w14:paraId="4C5B1E12" w14:textId="77777777" w:rsidR="007F2702" w:rsidRPr="00887A22" w:rsidRDefault="007F2702" w:rsidP="007F2702">
      <w:pPr>
        <w:pStyle w:val="Heading2"/>
      </w:pPr>
      <w:bookmarkStart w:id="164" w:name="_Toc164865796"/>
      <w:r>
        <w:t>Implications</w:t>
      </w:r>
      <w:bookmarkEnd w:id="162"/>
      <w:bookmarkEnd w:id="163"/>
      <w:bookmarkEnd w:id="164"/>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5"/>
      <w:r w:rsidRPr="005422F4">
        <w:lastRenderedPageBreak/>
        <w:t xml:space="preserve">Research Question 1/Hypothesis </w:t>
      </w:r>
      <w:commentRangeEnd w:id="165"/>
      <w:r w:rsidRPr="005422F4">
        <w:commentReference w:id="165"/>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6" w:name="_Toc222132559"/>
      <w:bookmarkStart w:id="167" w:name="_Toc251424093"/>
      <w:bookmarkStart w:id="168" w:name="_Toc464831679"/>
      <w:bookmarkStart w:id="169" w:name="_Toc465328411"/>
      <w:bookmarkStart w:id="170" w:name="_Toc164865797"/>
      <w:r w:rsidRPr="00887A22">
        <w:t>Recommendations</w:t>
      </w:r>
      <w:bookmarkEnd w:id="166"/>
      <w:bookmarkEnd w:id="167"/>
      <w:r w:rsidRPr="00887A22">
        <w:t xml:space="preserve"> for </w:t>
      </w:r>
      <w:bookmarkEnd w:id="168"/>
      <w:bookmarkEnd w:id="169"/>
      <w:r w:rsidRPr="00887A22">
        <w:t>Practice</w:t>
      </w:r>
      <w:bookmarkEnd w:id="170"/>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1" w:name="_Toc464831680"/>
      <w:bookmarkStart w:id="172" w:name="_Toc465328412"/>
      <w:bookmarkStart w:id="173" w:name="_Toc164865798"/>
      <w:r w:rsidRPr="00887A22">
        <w:t>Recommendations for Future Research</w:t>
      </w:r>
      <w:bookmarkEnd w:id="171"/>
      <w:bookmarkEnd w:id="172"/>
      <w:bookmarkEnd w:id="173"/>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4" w:name="_Toc222132560"/>
      <w:bookmarkStart w:id="175" w:name="_Toc251424094"/>
      <w:bookmarkStart w:id="176" w:name="_Toc464831681"/>
      <w:bookmarkStart w:id="177" w:name="_Toc465328413"/>
      <w:bookmarkStart w:id="178" w:name="_Toc164865799"/>
      <w:r w:rsidRPr="00887A22">
        <w:t>Conclusions</w:t>
      </w:r>
      <w:bookmarkEnd w:id="174"/>
      <w:bookmarkEnd w:id="175"/>
      <w:bookmarkEnd w:id="176"/>
      <w:bookmarkEnd w:id="177"/>
      <w:bookmarkEnd w:id="178"/>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9" w:name="_Toc184834461"/>
      <w:r w:rsidRPr="009A5606">
        <w:lastRenderedPageBreak/>
        <w:t>References</w:t>
      </w:r>
      <w:bookmarkEnd w:id="133"/>
      <w:bookmarkEnd w:id="134"/>
      <w:bookmarkEnd w:id="179"/>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80" w:name="_Toc464831684"/>
      <w:bookmarkStart w:id="181" w:name="_Toc465328416"/>
      <w:bookmarkStart w:id="182"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3"/>
      <w:r w:rsidRPr="0070192C">
        <w:t xml:space="preserve">Appendix </w:t>
      </w:r>
      <w:commentRangeStart w:id="184"/>
      <w:r w:rsidRPr="0070192C">
        <w:t>A</w:t>
      </w:r>
      <w:commentRangeEnd w:id="183"/>
      <w:r>
        <w:rPr>
          <w:rStyle w:val="CommentReference"/>
          <w:b w:val="0"/>
          <w:bCs w:val="0"/>
          <w:szCs w:val="20"/>
        </w:rPr>
        <w:commentReference w:id="183"/>
      </w:r>
      <w:commentRangeEnd w:id="184"/>
      <w:r>
        <w:rPr>
          <w:rStyle w:val="CommentReference"/>
          <w:b w:val="0"/>
          <w:bCs w:val="0"/>
          <w:szCs w:val="20"/>
        </w:rPr>
        <w:commentReference w:id="184"/>
      </w:r>
      <w:r>
        <w:br/>
      </w:r>
      <w:r w:rsidRPr="0070192C">
        <w:t xml:space="preserve"> </w:t>
      </w:r>
      <w:bookmarkEnd w:id="180"/>
      <w:bookmarkEnd w:id="181"/>
      <w:r w:rsidRPr="0070192C">
        <w:t>XXX</w:t>
      </w:r>
      <w:bookmarkEnd w:id="182"/>
    </w:p>
    <w:p w14:paraId="04DB4CF7" w14:textId="77777777" w:rsidR="007F2702" w:rsidRPr="00887A22" w:rsidRDefault="007F2702" w:rsidP="007F2702">
      <w:pPr>
        <w:contextualSpacing/>
      </w:pPr>
      <w:commentRangeStart w:id="185"/>
      <w:r w:rsidRPr="00887A22">
        <w:t>Insert Appendix A content here…</w:t>
      </w:r>
      <w:commentRangeEnd w:id="185"/>
      <w:r>
        <w:rPr>
          <w:rStyle w:val="CommentReference"/>
          <w:rFonts w:eastAsia="Times New Roman" w:cs="Arial"/>
          <w:szCs w:val="20"/>
        </w:rPr>
        <w:commentReference w:id="185"/>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6" w:name="_Toc464831685"/>
      <w:bookmarkStart w:id="187" w:name="_Toc465328417"/>
      <w:bookmarkStart w:id="188" w:name="_Toc164865802"/>
      <w:r w:rsidRPr="0070192C">
        <w:lastRenderedPageBreak/>
        <w:t xml:space="preserve">Appendix </w:t>
      </w:r>
      <w:commentRangeStart w:id="189"/>
      <w:commentRangeStart w:id="190"/>
      <w:r w:rsidRPr="0070192C">
        <w:t>B</w:t>
      </w:r>
      <w:commentRangeEnd w:id="189"/>
      <w:r>
        <w:rPr>
          <w:rStyle w:val="CommentReference"/>
          <w:b w:val="0"/>
          <w:bCs w:val="0"/>
          <w:szCs w:val="20"/>
        </w:rPr>
        <w:commentReference w:id="189"/>
      </w:r>
      <w:commentRangeEnd w:id="190"/>
      <w:r>
        <w:rPr>
          <w:rStyle w:val="CommentReference"/>
          <w:b w:val="0"/>
          <w:bCs w:val="0"/>
          <w:szCs w:val="20"/>
        </w:rPr>
        <w:commentReference w:id="190"/>
      </w:r>
      <w:r>
        <w:br/>
      </w:r>
      <w:r w:rsidRPr="0070192C">
        <w:t>XXX</w:t>
      </w:r>
      <w:bookmarkEnd w:id="186"/>
      <w:bookmarkEnd w:id="187"/>
      <w:bookmarkEnd w:id="188"/>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1" w:name="_Toc164865803"/>
      <w:r w:rsidRPr="0070192C">
        <w:lastRenderedPageBreak/>
        <w:t xml:space="preserve">Appendix </w:t>
      </w:r>
      <w:r>
        <w:t>C</w:t>
      </w:r>
      <w:commentRangeStart w:id="192"/>
      <w:commentRangeEnd w:id="192"/>
      <w:r>
        <w:rPr>
          <w:rStyle w:val="CommentReference"/>
          <w:b w:val="0"/>
          <w:bCs w:val="0"/>
          <w:szCs w:val="20"/>
        </w:rPr>
        <w:commentReference w:id="192"/>
      </w:r>
      <w:r>
        <w:br/>
      </w:r>
      <w:r w:rsidRPr="0070192C">
        <w:t>XXX</w:t>
      </w:r>
      <w:bookmarkEnd w:id="191"/>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40"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1"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2"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3"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4"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5"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6"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2"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1"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5"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3"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4"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5"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9"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90"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2"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C5CBB5" w14:textId="77777777" w:rsidR="00BC7C0B" w:rsidRDefault="00BC7C0B">
      <w:pPr>
        <w:spacing w:line="240" w:lineRule="auto"/>
      </w:pPr>
      <w:r>
        <w:separator/>
      </w:r>
    </w:p>
  </w:endnote>
  <w:endnote w:type="continuationSeparator" w:id="0">
    <w:p w14:paraId="081AED46" w14:textId="77777777" w:rsidR="00BC7C0B" w:rsidRDefault="00BC7C0B">
      <w:pPr>
        <w:spacing w:line="240" w:lineRule="auto"/>
      </w:pPr>
      <w:r>
        <w:continuationSeparator/>
      </w:r>
    </w:p>
  </w:endnote>
  <w:endnote w:type="continuationNotice" w:id="1">
    <w:p w14:paraId="74BC5C3E" w14:textId="77777777" w:rsidR="00BC7C0B" w:rsidRDefault="00BC7C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61CEC9" w14:textId="77777777" w:rsidR="00BC7C0B" w:rsidRDefault="00BC7C0B">
      <w:pPr>
        <w:spacing w:line="240" w:lineRule="auto"/>
      </w:pPr>
      <w:r>
        <w:separator/>
      </w:r>
    </w:p>
  </w:footnote>
  <w:footnote w:type="continuationSeparator" w:id="0">
    <w:p w14:paraId="26DBAD3C" w14:textId="77777777" w:rsidR="00BC7C0B" w:rsidRDefault="00BC7C0B">
      <w:pPr>
        <w:spacing w:line="240" w:lineRule="auto"/>
      </w:pPr>
      <w:r>
        <w:continuationSeparator/>
      </w:r>
    </w:p>
  </w:footnote>
  <w:footnote w:type="continuationNotice" w:id="1">
    <w:p w14:paraId="7007BEDD" w14:textId="77777777" w:rsidR="00BC7C0B" w:rsidRDefault="00BC7C0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3814"/>
    <w:rsid w:val="009150A0"/>
    <w:rsid w:val="009155DD"/>
    <w:rsid w:val="00915B47"/>
    <w:rsid w:val="0091745D"/>
    <w:rsid w:val="009175AC"/>
    <w:rsid w:val="00920C0E"/>
    <w:rsid w:val="00921606"/>
    <w:rsid w:val="0092259C"/>
    <w:rsid w:val="009269EC"/>
    <w:rsid w:val="009272F8"/>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2EB8"/>
    <w:rsid w:val="009A41D7"/>
    <w:rsid w:val="009A5576"/>
    <w:rsid w:val="009A5606"/>
    <w:rsid w:val="009A657E"/>
    <w:rsid w:val="009B1947"/>
    <w:rsid w:val="009B521D"/>
    <w:rsid w:val="009B5DA1"/>
    <w:rsid w:val="009C3643"/>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60688"/>
    <w:rsid w:val="00E612B6"/>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6</TotalTime>
  <Pages>128</Pages>
  <Words>68401</Words>
  <Characters>389890</Characters>
  <Application>Microsoft Office Word</Application>
  <DocSecurity>0</DocSecurity>
  <Lines>3249</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6</cp:revision>
  <cp:lastPrinted>2024-12-10T22:44:00Z</cp:lastPrinted>
  <dcterms:created xsi:type="dcterms:W3CDTF">2025-04-26T15:33:00Z</dcterms:created>
  <dcterms:modified xsi:type="dcterms:W3CDTF">2025-05-10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